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commentRangeStart w:id="9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commentRangeEnd w:id="91"/>
      <w:r w:rsidR="008D112C">
        <w:rPr>
          <w:rStyle w:val="CommentReference"/>
          <w:rFonts w:asciiTheme="minorHAnsi" w:eastAsiaTheme="minorHAnsi" w:hAnsiTheme="minorHAnsi" w:cstheme="minorBidi"/>
          <w:color w:val="auto"/>
        </w:rPr>
        <w:commentReference w:id="91"/>
      </w:r>
    </w:p>
    <w:p w14:paraId="75F9EB5D" w14:textId="77777777" w:rsidR="000C5574" w:rsidRPr="000646B0" w:rsidRDefault="000C5574" w:rsidP="000C5574"/>
    <w:p w14:paraId="50C41FC5" w14:textId="0B3B9028" w:rsidR="00203036" w:rsidRPr="000646B0" w:rsidRDefault="00C87659" w:rsidP="002422F7">
      <w:pPr>
        <w:ind w:firstLine="720"/>
      </w:pPr>
      <w:commentRangeStart w:id="92"/>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2"/>
      <w:r w:rsidR="008E6149">
        <w:rPr>
          <w:rStyle w:val="CommentReference"/>
          <w:rFonts w:asciiTheme="minorHAnsi" w:eastAsiaTheme="minorHAnsi" w:hAnsiTheme="minorHAnsi" w:cstheme="minorBidi"/>
        </w:rPr>
        <w:commentReference w:id="92"/>
      </w:r>
      <w:r w:rsidR="00BB5D98" w:rsidRPr="000646B0">
        <w:t xml:space="preserve">. </w:t>
      </w:r>
      <w:commentRangeStart w:id="93"/>
      <w:r w:rsidR="00CF4DF3" w:rsidRPr="000646B0">
        <w:t xml:space="preserve">Some studies </w:t>
      </w:r>
      <w:commentRangeEnd w:id="93"/>
      <w:r w:rsidR="008E6149">
        <w:rPr>
          <w:rStyle w:val="CommentReference"/>
          <w:rFonts w:asciiTheme="minorHAnsi" w:eastAsiaTheme="minorHAnsi" w:hAnsiTheme="minorHAnsi" w:cstheme="minorBidi"/>
        </w:rPr>
        <w:commentReference w:id="93"/>
      </w:r>
      <w:r w:rsidR="00CF4DF3" w:rsidRPr="000646B0">
        <w:t xml:space="preserve">have shown </w:t>
      </w:r>
      <w:r w:rsidR="00F44E5F" w:rsidRPr="000646B0">
        <w:t xml:space="preserve">that </w:t>
      </w:r>
      <w:ins w:id="94"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95" w:author="Dave Bridges" w:date="2018-02-05T14:16:00Z">
        <w:r w:rsidR="00F44E5F" w:rsidRPr="000646B0" w:rsidDel="008E6149">
          <w:delText xml:space="preserve">nutrient </w:delText>
        </w:r>
      </w:del>
      <w:ins w:id="9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8"/>
      <w:r w:rsidR="00B07249" w:rsidRPr="000646B0">
        <w:t xml:space="preserve">system </w:t>
      </w:r>
      <w:commentRangeStart w:id="99"/>
      <w:r w:rsidR="00B07249" w:rsidRPr="000646B0">
        <w:t>A</w:t>
      </w:r>
      <w:commentRangeEnd w:id="99"/>
      <w:r w:rsidR="008E6149">
        <w:rPr>
          <w:rStyle w:val="CommentReference"/>
          <w:rFonts w:asciiTheme="minorHAnsi" w:eastAsiaTheme="minorHAnsi" w:hAnsiTheme="minorHAnsi" w:cstheme="minorBidi"/>
        </w:rPr>
        <w:commentReference w:id="99"/>
      </w:r>
      <w:commentRangeEnd w:id="98"/>
      <w:r w:rsidR="008E6149">
        <w:rPr>
          <w:rStyle w:val="CommentReference"/>
          <w:rFonts w:asciiTheme="minorHAnsi" w:eastAsiaTheme="minorHAnsi" w:hAnsiTheme="minorHAnsi" w:cstheme="minorBidi"/>
        </w:rPr>
        <w:commentReference w:id="98"/>
      </w:r>
      <w:r w:rsidR="00B07249" w:rsidRPr="000646B0">
        <w:t xml:space="preserve">. </w:t>
      </w:r>
      <w:r w:rsidR="00EE5BD7" w:rsidRPr="000646B0">
        <w:t xml:space="preserve">Although insulin promotes the uptake of glucose in </w:t>
      </w:r>
      <w:commentRangeStart w:id="100"/>
      <w:r w:rsidR="00EE5BD7" w:rsidRPr="000646B0">
        <w:t>maternal cells</w:t>
      </w:r>
      <w:commentRangeEnd w:id="100"/>
      <w:r w:rsidR="008E6149">
        <w:rPr>
          <w:rStyle w:val="CommentReference"/>
          <w:rFonts w:asciiTheme="minorHAnsi" w:eastAsiaTheme="minorHAnsi" w:hAnsiTheme="minorHAnsi" w:cstheme="minorBidi"/>
        </w:rPr>
        <w:commentReference w:id="100"/>
      </w:r>
      <w:r w:rsidR="00EE5BD7" w:rsidRPr="000646B0">
        <w:t xml:space="preserve">, its activity in the placenta does not mediate glucose </w:t>
      </w:r>
      <w:commentRangeStart w:id="101"/>
      <w:r w:rsidR="00EE5BD7" w:rsidRPr="000646B0">
        <w:t>transport</w:t>
      </w:r>
      <w:commentRangeEnd w:id="101"/>
      <w:r w:rsidR="00302229">
        <w:rPr>
          <w:rStyle w:val="CommentReference"/>
          <w:rFonts w:asciiTheme="minorHAnsi" w:eastAsiaTheme="minorHAnsi" w:hAnsiTheme="minorHAnsi" w:cstheme="minorBidi"/>
        </w:rPr>
        <w:commentReference w:id="101"/>
      </w:r>
      <w:r w:rsidR="00EE5BD7" w:rsidRPr="000646B0">
        <w:t xml:space="preserve">. </w:t>
      </w:r>
      <w:r w:rsidR="00276386" w:rsidRPr="000646B0">
        <w:t xml:space="preserve">In fact, maternal </w:t>
      </w:r>
      <w:r w:rsidR="00205CC6" w:rsidRPr="000646B0">
        <w:t xml:space="preserve">insulin levels only mediate </w:t>
      </w:r>
      <w:commentRangeStart w:id="102"/>
      <w:r w:rsidR="00205CC6" w:rsidRPr="000646B0">
        <w:t xml:space="preserve">downstream </w:t>
      </w:r>
      <w:r w:rsidR="00295E37" w:rsidRPr="000646B0">
        <w:t>signaling molecules</w:t>
      </w:r>
      <w:r w:rsidR="00205CC6" w:rsidRPr="000646B0">
        <w:t xml:space="preserve"> of insulin</w:t>
      </w:r>
      <w:r w:rsidR="002422F7">
        <w:t xml:space="preserve"> </w:t>
      </w:r>
      <w:commentRangeEnd w:id="102"/>
      <w:r w:rsidR="008E6149">
        <w:rPr>
          <w:rStyle w:val="CommentReference"/>
          <w:rFonts w:asciiTheme="minorHAnsi" w:eastAsiaTheme="minorHAnsi" w:hAnsiTheme="minorHAnsi" w:cstheme="minorBidi"/>
        </w:rPr>
        <w:commentReference w:id="10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03" w:author="Dave Bridges" w:date="2018-02-05T14:18:00Z">
        <w:r w:rsidR="00295E37" w:rsidRPr="000646B0" w:rsidDel="008E6149">
          <w:delText>upregulation</w:delText>
        </w:r>
      </w:del>
      <w:ins w:id="104" w:author="Dave Bridges" w:date="2018-02-05T14:18:00Z">
        <w:r w:rsidR="008E6149">
          <w:t>activation</w:t>
        </w:r>
      </w:ins>
      <w:r w:rsidR="00295E37" w:rsidRPr="000646B0">
        <w:t xml:space="preserve">. </w:t>
      </w:r>
      <w:r w:rsidR="00E57385" w:rsidRPr="000646B0">
        <w:t xml:space="preserve">In maternal obesity, </w:t>
      </w:r>
      <w:del w:id="105"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06"/>
      <w:r w:rsidR="00295E37" w:rsidRPr="000646B0">
        <w:t>mTOR</w:t>
      </w:r>
      <w:r w:rsidR="002422F7">
        <w:t xml:space="preserve"> complex 1 (mTORC1)</w:t>
      </w:r>
      <w:r w:rsidR="00295E37" w:rsidRPr="000646B0">
        <w:t xml:space="preserve"> signals</w:t>
      </w:r>
      <w:r w:rsidR="00EE5BD7" w:rsidRPr="000646B0">
        <w:t xml:space="preserve">. </w:t>
      </w:r>
      <w:commentRangeEnd w:id="106"/>
      <w:r w:rsidR="008E6149">
        <w:rPr>
          <w:rStyle w:val="CommentReference"/>
          <w:rFonts w:asciiTheme="minorHAnsi" w:eastAsiaTheme="minorHAnsi" w:hAnsiTheme="minorHAnsi" w:cstheme="minorBidi"/>
        </w:rPr>
        <w:commentReference w:id="106"/>
      </w:r>
      <w:r w:rsidR="00EE5BD7" w:rsidRPr="000646B0">
        <w:t>This leads to</w:t>
      </w:r>
      <w:r w:rsidR="00295E37" w:rsidRPr="000646B0">
        <w:t xml:space="preserve"> fat deposition on the placental barrier</w:t>
      </w:r>
      <w:ins w:id="107" w:author="Dave Bridges" w:date="2018-02-05T14:26:00Z">
        <w:r w:rsidR="00302229">
          <w:t xml:space="preserve"> under conditions of maternal hyperinsulinemia</w:t>
        </w:r>
      </w:ins>
      <w:r w:rsidR="00295E37" w:rsidRPr="000646B0">
        <w:t xml:space="preserve">. Maternal insulin does not cross the placenta to the </w:t>
      </w:r>
      <w:commentRangeStart w:id="108"/>
      <w:r w:rsidR="00295E37" w:rsidRPr="000646B0">
        <w:t>fetus</w:t>
      </w:r>
      <w:commentRangeEnd w:id="108"/>
      <w:r w:rsidR="008E6149">
        <w:rPr>
          <w:rStyle w:val="CommentReference"/>
          <w:rFonts w:asciiTheme="minorHAnsi" w:eastAsiaTheme="minorHAnsi" w:hAnsiTheme="minorHAnsi" w:cstheme="minorBidi"/>
        </w:rPr>
        <w:commentReference w:id="108"/>
      </w:r>
      <w:ins w:id="109" w:author="Dave Bridges" w:date="2018-02-05T14:19:00Z">
        <w:r w:rsidR="008E6149">
          <w:t>.</w:t>
        </w:r>
      </w:ins>
      <w:r w:rsidR="00295E37" w:rsidRPr="000646B0">
        <w:t xml:space="preserve"> </w:t>
      </w:r>
      <w:del w:id="110"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11" w:author="Dave Bridges" w:date="2018-02-05T14:19:00Z">
        <w:r w:rsidR="008E6149">
          <w:t>M</w:t>
        </w:r>
      </w:ins>
      <w:r w:rsidR="00295E37" w:rsidRPr="000646B0">
        <w:t xml:space="preserve">aternal insulin </w:t>
      </w:r>
      <w:del w:id="112" w:author="Dave Bridges" w:date="2018-02-05T14:19:00Z">
        <w:r w:rsidR="00295E37" w:rsidRPr="000646B0" w:rsidDel="008E6149">
          <w:delText xml:space="preserve">that </w:delText>
        </w:r>
      </w:del>
      <w:ins w:id="113"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4"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5"/>
      <w:r w:rsidR="00295E37" w:rsidRPr="000646B0">
        <w:t>levels</w:t>
      </w:r>
      <w:commentRangeEnd w:id="115"/>
      <w:r w:rsidR="008E6149">
        <w:rPr>
          <w:rStyle w:val="CommentReference"/>
          <w:rFonts w:asciiTheme="minorHAnsi" w:eastAsiaTheme="minorHAnsi" w:hAnsiTheme="minorHAnsi" w:cstheme="minorBidi"/>
        </w:rPr>
        <w:commentReference w:id="115"/>
      </w:r>
      <w:r w:rsidR="00295E37" w:rsidRPr="000646B0">
        <w:t>.</w:t>
      </w:r>
      <w:r w:rsidR="00C32263" w:rsidRPr="000646B0">
        <w:t xml:space="preserve"> Insulin also stimulates </w:t>
      </w:r>
      <w:ins w:id="116"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7"/>
      <w:r w:rsidRPr="000646B0">
        <w:t>Another</w:t>
      </w:r>
      <w:commentRangeEnd w:id="117"/>
      <w:r w:rsidR="00302229">
        <w:rPr>
          <w:rStyle w:val="CommentReference"/>
          <w:rFonts w:asciiTheme="minorHAnsi" w:eastAsiaTheme="minorHAnsi" w:hAnsiTheme="minorHAnsi" w:cstheme="minorBidi"/>
        </w:rPr>
        <w:commentReference w:id="117"/>
      </w:r>
      <w:r w:rsidRPr="000646B0">
        <w:t xml:space="preserve"> signaling mechanism is </w:t>
      </w:r>
      <w:r w:rsidR="002422F7">
        <w:t xml:space="preserve">CCAAT-enhancer-binding protein </w:t>
      </w:r>
      <w:commentRangeStart w:id="118"/>
      <w:r w:rsidR="002422F7">
        <w:t>(C</w:t>
      </w:r>
      <w:r w:rsidR="006D49AC" w:rsidRPr="000646B0">
        <w:t>/EBP</w:t>
      </w:r>
      <w:r w:rsidR="002422F7">
        <w:t>)</w:t>
      </w:r>
      <w:r w:rsidR="006D49AC" w:rsidRPr="000646B0">
        <w:t xml:space="preserve"> </w:t>
      </w:r>
      <w:commentRangeEnd w:id="118"/>
      <w:r w:rsidR="00302229">
        <w:rPr>
          <w:rStyle w:val="CommentReference"/>
          <w:rFonts w:asciiTheme="minorHAnsi" w:eastAsiaTheme="minorHAnsi" w:hAnsiTheme="minorHAnsi" w:cstheme="minorBidi"/>
        </w:rPr>
        <w:commentReference w:id="118"/>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w:t>
      </w:r>
      <w:r w:rsidR="006D49AC" w:rsidRPr="000646B0">
        <w:lastRenderedPageBreak/>
        <w:t xml:space="preserve">downregulated and its expression is decreased in syncytiotrophoblasts. </w:t>
      </w:r>
      <w:r w:rsidR="00D651A0" w:rsidRPr="000646B0">
        <w:t>The d</w:t>
      </w:r>
      <w:r w:rsidR="006D49AC" w:rsidRPr="000646B0">
        <w:t>ecreased C/EBP expressi</w:t>
      </w:r>
      <w:r w:rsidR="00D651A0" w:rsidRPr="000646B0">
        <w:t xml:space="preserve">on </w:t>
      </w:r>
      <w:commentRangeStart w:id="119"/>
      <w:r w:rsidR="006D49AC" w:rsidRPr="000646B0">
        <w:t xml:space="preserve">may </w:t>
      </w:r>
      <w:commentRangeEnd w:id="119"/>
      <w:r w:rsidR="00302229">
        <w:rPr>
          <w:rStyle w:val="CommentReference"/>
          <w:rFonts w:asciiTheme="minorHAnsi" w:eastAsiaTheme="minorHAnsi" w:hAnsiTheme="minorHAnsi" w:cstheme="minorBidi"/>
        </w:rPr>
        <w:commentReference w:id="119"/>
      </w:r>
      <w:r w:rsidR="00D651A0" w:rsidRPr="000646B0">
        <w:t xml:space="preserve">yield a less mature placenta or a placenta with a </w:t>
      </w:r>
      <w:commentRangeStart w:id="120"/>
      <w:r w:rsidR="00D651A0" w:rsidRPr="000646B0">
        <w:t xml:space="preserve">suboptimal </w:t>
      </w:r>
      <w:commentRangeEnd w:id="120"/>
      <w:r w:rsidR="00302229">
        <w:rPr>
          <w:rStyle w:val="CommentReference"/>
          <w:rFonts w:asciiTheme="minorHAnsi" w:eastAsiaTheme="minorHAnsi" w:hAnsiTheme="minorHAnsi" w:cstheme="minorBidi"/>
        </w:rPr>
        <w:commentReference w:id="120"/>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21"/>
      <w:r w:rsidR="00D651A0" w:rsidRPr="000646B0">
        <w:t>women</w:t>
      </w:r>
      <w:commentRangeEnd w:id="121"/>
      <w:r w:rsidR="001505ED">
        <w:rPr>
          <w:rStyle w:val="CommentReference"/>
          <w:rFonts w:asciiTheme="minorHAnsi" w:eastAsiaTheme="minorHAnsi" w:hAnsiTheme="minorHAnsi" w:cstheme="minorBidi"/>
        </w:rPr>
        <w:commentReference w:id="121"/>
      </w:r>
      <w:r w:rsidR="00D651A0" w:rsidRPr="000646B0">
        <w:t xml:space="preserve">. This mechanism </w:t>
      </w:r>
      <w:commentRangeStart w:id="122"/>
      <w:r w:rsidR="00D651A0" w:rsidRPr="000646B0">
        <w:t xml:space="preserve">may </w:t>
      </w:r>
      <w:commentRangeEnd w:id="122"/>
      <w:r w:rsidR="001505ED">
        <w:rPr>
          <w:rStyle w:val="CommentReference"/>
          <w:rFonts w:asciiTheme="minorHAnsi" w:eastAsiaTheme="minorHAnsi" w:hAnsiTheme="minorHAnsi" w:cstheme="minorBidi"/>
        </w:rPr>
        <w:commentReference w:id="122"/>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23"/>
      <w:r w:rsidR="00D651A0" w:rsidRPr="000646B0">
        <w:t>h</w:t>
      </w:r>
      <w:r w:rsidR="006270C5">
        <w:t>CG</w:t>
      </w:r>
      <w:commentRangeEnd w:id="123"/>
      <w:r w:rsidR="001505ED">
        <w:rPr>
          <w:rStyle w:val="CommentReference"/>
          <w:rFonts w:asciiTheme="minorHAnsi" w:eastAsiaTheme="minorHAnsi" w:hAnsiTheme="minorHAnsi" w:cstheme="minorBidi"/>
        </w:rPr>
        <w:commentReference w:id="123"/>
      </w:r>
      <w:r w:rsidR="00D651A0" w:rsidRPr="000646B0">
        <w:t>. Whether this mechanism may be protective to limit potential fetal overgrowth or if it results in suboptimal gro</w:t>
      </w:r>
      <w:r w:rsidR="008F3E02">
        <w:t xml:space="preserve">wth is not clearly </w:t>
      </w:r>
      <w:commentRangeStart w:id="124"/>
      <w:commentRangeStart w:id="125"/>
      <w:r w:rsidR="008F3E02">
        <w:t>identified</w:t>
      </w:r>
      <w:commentRangeEnd w:id="124"/>
      <w:r w:rsidR="008F3E02">
        <w:rPr>
          <w:rStyle w:val="CommentReference"/>
        </w:rPr>
        <w:commentReference w:id="124"/>
      </w:r>
      <w:commentRangeEnd w:id="125"/>
      <w:r w:rsidR="008B4DA6">
        <w:rPr>
          <w:rStyle w:val="CommentReference"/>
          <w:rFonts w:asciiTheme="minorHAnsi" w:eastAsiaTheme="minorHAnsi" w:hAnsiTheme="minorHAnsi" w:cstheme="minorBidi"/>
        </w:rPr>
        <w:commentReference w:id="125"/>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26" w:author="Dave Bridges" w:date="2018-02-05T14:29:00Z">
        <w:r w:rsidRPr="000646B0" w:rsidDel="008B4DA6">
          <w:delText xml:space="preserve">levels are thought to </w:delText>
        </w:r>
      </w:del>
      <w:r w:rsidRPr="000646B0">
        <w:t>reduce</w:t>
      </w:r>
      <w:ins w:id="127" w:author="Dave Bridges" w:date="2018-02-05T14:29:00Z">
        <w:r w:rsidR="008B4DA6">
          <w:t>s</w:t>
        </w:r>
      </w:ins>
      <w:r w:rsidRPr="000646B0">
        <w:t xml:space="preserve"> </w:t>
      </w:r>
      <w:commentRangeStart w:id="128"/>
      <w:r w:rsidRPr="000646B0">
        <w:t xml:space="preserve">insulin sensitivity </w:t>
      </w:r>
      <w:commentRangeEnd w:id="128"/>
      <w:r w:rsidR="008B4DA6">
        <w:rPr>
          <w:rStyle w:val="CommentReference"/>
          <w:rFonts w:asciiTheme="minorHAnsi" w:eastAsiaTheme="minorHAnsi" w:hAnsiTheme="minorHAnsi" w:cstheme="minorBidi"/>
        </w:rPr>
        <w:commentReference w:id="128"/>
      </w:r>
      <w:r w:rsidRPr="000646B0">
        <w:t xml:space="preserve">in the </w:t>
      </w:r>
      <w:commentRangeStart w:id="129"/>
      <w:r w:rsidRPr="000646B0">
        <w:t>placenta</w:t>
      </w:r>
      <w:commentRangeEnd w:id="129"/>
      <w:r w:rsidR="008B4DA6">
        <w:rPr>
          <w:rStyle w:val="CommentReference"/>
          <w:rFonts w:asciiTheme="minorHAnsi" w:eastAsiaTheme="minorHAnsi" w:hAnsiTheme="minorHAnsi" w:cstheme="minorBidi"/>
        </w:rPr>
        <w:commentReference w:id="129"/>
      </w:r>
      <w:r w:rsidRPr="000646B0">
        <w:t xml:space="preserve">. This is considered a protective mechanism in lean women who encounter hyperglycemic episodes, </w:t>
      </w:r>
      <w:del w:id="130" w:author="Dave Bridges" w:date="2018-02-05T14:29:00Z">
        <w:r w:rsidRPr="000646B0" w:rsidDel="008B4DA6">
          <w:delText xml:space="preserve">naturally </w:delText>
        </w:r>
      </w:del>
      <w:ins w:id="131" w:author="Dave Bridges" w:date="2018-02-05T14:29:00Z">
        <w:r w:rsidR="008B4DA6">
          <w:t>such as the</w:t>
        </w:r>
        <w:r w:rsidR="008B4DA6" w:rsidRPr="000646B0">
          <w:t xml:space="preserve"> </w:t>
        </w:r>
      </w:ins>
      <w:r w:rsidRPr="000646B0">
        <w:t>postprandial</w:t>
      </w:r>
      <w:ins w:id="132" w:author="Dave Bridges" w:date="2018-02-05T14:29:00Z">
        <w:r w:rsidR="008B4DA6">
          <w:t xml:space="preserve"> state</w:t>
        </w:r>
      </w:ins>
      <w:r w:rsidRPr="000646B0">
        <w:t xml:space="preserve">. As adiponectin reduces the placental insulin sensitivity, it protects the fetus from the </w:t>
      </w:r>
      <w:del w:id="133" w:author="Dave Bridges" w:date="2018-02-05T14:29:00Z">
        <w:r w:rsidRPr="000646B0" w:rsidDel="008B4DA6">
          <w:delText xml:space="preserve">downstream upregulated </w:delText>
        </w:r>
      </w:del>
      <w:r w:rsidRPr="000646B0">
        <w:t xml:space="preserve">insulin cascade which </w:t>
      </w:r>
      <w:del w:id="134" w:author="Dave Bridges" w:date="2018-02-05T14:29:00Z">
        <w:r w:rsidRPr="000646B0" w:rsidDel="008B4DA6">
          <w:delText xml:space="preserve">may </w:delText>
        </w:r>
      </w:del>
      <w:ins w:id="135"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36"/>
      <w:r w:rsidRPr="000646B0">
        <w:t>hyperglycemia</w:t>
      </w:r>
      <w:commentRangeEnd w:id="136"/>
      <w:r w:rsidR="008B4DA6">
        <w:rPr>
          <w:rStyle w:val="CommentReference"/>
          <w:rFonts w:asciiTheme="minorHAnsi" w:eastAsiaTheme="minorHAnsi" w:hAnsiTheme="minorHAnsi" w:cstheme="minorBidi"/>
        </w:rPr>
        <w:commentReference w:id="136"/>
      </w:r>
      <w:r w:rsidRPr="000646B0">
        <w:t xml:space="preserve">. </w:t>
      </w:r>
      <w:commentRangeStart w:id="137"/>
      <w:r w:rsidR="00930CCD">
        <w:t>Furthermore, l</w:t>
      </w:r>
      <w:r w:rsidR="00930CCD" w:rsidRPr="000646B0">
        <w:t xml:space="preserve">eptin in lean women stimulates system A function. </w:t>
      </w:r>
      <w:commentRangeEnd w:id="137"/>
      <w:r w:rsidR="008B4DA6">
        <w:rPr>
          <w:rStyle w:val="CommentReference"/>
          <w:rFonts w:asciiTheme="minorHAnsi" w:eastAsiaTheme="minorHAnsi" w:hAnsiTheme="minorHAnsi" w:cstheme="minorBidi"/>
        </w:rPr>
        <w:commentReference w:id="137"/>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38"/>
      <w:r w:rsidR="00005047">
        <w:t xml:space="preserve">definite </w:t>
      </w:r>
      <w:r w:rsidR="00005047" w:rsidRPr="000646B0">
        <w:t>moderator</w:t>
      </w:r>
      <w:r w:rsidR="00402F7B" w:rsidRPr="000646B0">
        <w:t xml:space="preserve"> of this effect</w:t>
      </w:r>
      <w:commentRangeEnd w:id="138"/>
      <w:r w:rsidR="008B4DA6">
        <w:rPr>
          <w:rStyle w:val="CommentReference"/>
          <w:rFonts w:asciiTheme="minorHAnsi" w:eastAsiaTheme="minorHAnsi" w:hAnsiTheme="minorHAnsi" w:cstheme="minorBidi"/>
        </w:rPr>
        <w:commentReference w:id="138"/>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39"/>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39"/>
      <w:r w:rsidR="00A23798">
        <w:rPr>
          <w:rStyle w:val="CommentReference"/>
          <w:rFonts w:asciiTheme="minorHAnsi" w:eastAsiaTheme="minorHAnsi" w:hAnsiTheme="minorHAnsi" w:cstheme="minorBidi"/>
          <w:color w:val="auto"/>
        </w:rPr>
        <w:commentReference w:id="139"/>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40" w:author="Dave Bridges" w:date="2018-02-05T14:32:00Z">
        <w:r w:rsidR="00831072" w:rsidRPr="000646B0" w:rsidDel="008B4DA6">
          <w:delText xml:space="preserve">it </w:delText>
        </w:r>
      </w:del>
      <w:ins w:id="141" w:author="Dave Bridges" w:date="2018-02-05T14:32:00Z">
        <w:r w:rsidR="008B4DA6">
          <w:t>molecules</w:t>
        </w:r>
        <w:r w:rsidR="008B4DA6" w:rsidRPr="000646B0">
          <w:t xml:space="preserve"> </w:t>
        </w:r>
      </w:ins>
      <w:del w:id="142" w:author="Dave Bridges" w:date="2018-02-05T14:32:00Z">
        <w:r w:rsidR="00831072" w:rsidRPr="000646B0" w:rsidDel="008B4DA6">
          <w:delText>has to</w:delText>
        </w:r>
      </w:del>
      <w:ins w:id="143"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44" w:author="Dave Bridges" w:date="2018-02-05T17:25:00Z">
        <w:r w:rsidR="008D112C">
          <w:t>,</w:t>
        </w:r>
      </w:ins>
      <w:r w:rsidR="00D867F1" w:rsidRPr="000646B0">
        <w:t xml:space="preserve"> </w:t>
      </w:r>
      <w:del w:id="145" w:author="Dave Bridges" w:date="2018-02-05T17:24:00Z">
        <w:r w:rsidR="00D867F1" w:rsidRPr="000646B0" w:rsidDel="008D112C">
          <w:delText>and metabolic capacity</w:delText>
        </w:r>
      </w:del>
      <w:ins w:id="146" w:author="Dave Bridges" w:date="2018-02-05T17:24:00Z">
        <w:r w:rsidR="008D112C">
          <w:t>int</w:t>
        </w:r>
      </w:ins>
      <w:ins w:id="147" w:author="Dave Bridges" w:date="2018-02-05T17:25:00Z">
        <w:r w:rsidR="008D112C">
          <w:t>r</w:t>
        </w:r>
      </w:ins>
      <w:ins w:id="148" w:author="Dave Bridges" w:date="2018-02-05T17:24:00Z">
        <w:r w:rsidR="008D112C">
          <w:t>a-placental metabolism</w:t>
        </w:r>
      </w:ins>
      <w:r w:rsidR="00D867F1" w:rsidRPr="000646B0">
        <w:t xml:space="preserve">, fetal requirements and </w:t>
      </w:r>
      <w:del w:id="149"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50" w:author="Dave Bridges" w:date="2018-02-05T17:25:00Z">
        <w:r w:rsidR="00FA3282">
          <w:t xml:space="preserve">intensely </w:t>
        </w:r>
      </w:ins>
      <w:r w:rsidR="00D867F1" w:rsidRPr="000646B0">
        <w:t>studied</w:t>
      </w:r>
      <w:del w:id="151" w:author="Dave Bridges" w:date="2018-02-05T17:25:00Z">
        <w:r w:rsidR="00D867F1" w:rsidRPr="000646B0" w:rsidDel="00FA3282">
          <w:delText xml:space="preserve"> for years</w:delText>
        </w:r>
      </w:del>
      <w:r w:rsidR="00D867F1" w:rsidRPr="000646B0">
        <w:t xml:space="preserve">, </w:t>
      </w:r>
      <w:del w:id="152" w:author="Dave Bridges" w:date="2018-02-05T17:25:00Z">
        <w:r w:rsidR="00D867F1" w:rsidRPr="000646B0" w:rsidDel="00FA3282">
          <w:delText xml:space="preserve">and yet </w:delText>
        </w:r>
      </w:del>
      <w:r w:rsidR="00D867F1" w:rsidRPr="000646B0">
        <w:t xml:space="preserve">there </w:t>
      </w:r>
      <w:del w:id="153" w:author="Dave Bridges" w:date="2018-02-05T17:25:00Z">
        <w:r w:rsidR="00D867F1" w:rsidRPr="000646B0" w:rsidDel="00FA3282">
          <w:delText xml:space="preserve">is </w:delText>
        </w:r>
      </w:del>
      <w:ins w:id="154" w:author="Dave Bridges" w:date="2018-02-05T17:25:00Z">
        <w:r w:rsidR="00FA3282">
          <w:t>are</w:t>
        </w:r>
        <w:r w:rsidR="00FA3282" w:rsidRPr="000646B0">
          <w:t xml:space="preserve"> </w:t>
        </w:r>
      </w:ins>
      <w:r w:rsidR="00D867F1" w:rsidRPr="000646B0">
        <w:t xml:space="preserve">inconsistent data and </w:t>
      </w:r>
      <w:del w:id="155" w:author="Dave Bridges" w:date="2018-02-05T17:25:00Z">
        <w:r w:rsidR="00D867F1" w:rsidRPr="000646B0" w:rsidDel="00FA3282">
          <w:delText xml:space="preserve">undiscovered </w:delText>
        </w:r>
      </w:del>
      <w:ins w:id="156" w:author="Dave Bridges" w:date="2018-02-05T17:25:00Z">
        <w:r w:rsidR="00FA3282">
          <w:t>unclear</w:t>
        </w:r>
        <w:r w:rsidR="00FA3282" w:rsidRPr="000646B0">
          <w:t xml:space="preserve"> </w:t>
        </w:r>
      </w:ins>
      <w:r w:rsidR="00D867F1" w:rsidRPr="000646B0">
        <w:t xml:space="preserve">mechanisms involved in the </w:t>
      </w:r>
      <w:ins w:id="157" w:author="Dave Bridges" w:date="2018-02-05T17:25:00Z">
        <w:r w:rsidR="00FA3282">
          <w:t xml:space="preserve">regulation of </w:t>
        </w:r>
      </w:ins>
      <w:r w:rsidR="00D867F1" w:rsidRPr="000646B0">
        <w:t>transport of certain nutrients</w:t>
      </w:r>
      <w:commentRangeStart w:id="158"/>
      <w:r w:rsidR="00D867F1" w:rsidRPr="000646B0">
        <w:t xml:space="preserve">, especially the impaired mechanisms in light of gestational </w:t>
      </w:r>
      <w:r w:rsidR="00376B22" w:rsidRPr="000646B0">
        <w:t>complications</w:t>
      </w:r>
      <w:commentRangeEnd w:id="158"/>
      <w:r w:rsidR="00FA3282">
        <w:rPr>
          <w:rStyle w:val="CommentReference"/>
          <w:rFonts w:asciiTheme="minorHAnsi" w:eastAsiaTheme="minorHAnsi" w:hAnsiTheme="minorHAnsi" w:cstheme="minorBidi"/>
        </w:rPr>
        <w:commentReference w:id="158"/>
      </w:r>
      <w:r w:rsidR="00376B22" w:rsidRPr="000646B0">
        <w:t xml:space="preserve">. </w:t>
      </w:r>
      <w:r w:rsidR="00574415" w:rsidRPr="000646B0">
        <w:t xml:space="preserve">Data </w:t>
      </w:r>
      <w:del w:id="159"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60"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61" w:author="Dave Bridges" w:date="2018-02-05T17:26:00Z">
        <w:r w:rsidR="00574415" w:rsidRPr="000646B0" w:rsidDel="00A23798">
          <w:delText>On the other hand</w:delText>
        </w:r>
      </w:del>
      <w:ins w:id="162" w:author="Dave Bridges" w:date="2018-02-05T17:26:00Z">
        <w:r w:rsidR="00A23798">
          <w:t>I</w:t>
        </w:r>
      </w:ins>
      <w:ins w:id="163" w:author="Dave Bridges" w:date="2018-02-05T17:34:00Z">
        <w:r w:rsidR="00B4339A">
          <w:t>n</w:t>
        </w:r>
      </w:ins>
      <w:ins w:id="164" w:author="Dave Bridges" w:date="2018-02-05T17:26:00Z">
        <w:r w:rsidR="00A23798">
          <w:t xml:space="preserve"> another model</w:t>
        </w:r>
      </w:ins>
      <w:r w:rsidR="00574415" w:rsidRPr="000646B0">
        <w:t xml:space="preserve">, </w:t>
      </w:r>
      <w:del w:id="165"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w:t>
      </w:r>
      <w:r w:rsidR="00B65C60" w:rsidRPr="000646B0">
        <w:lastRenderedPageBreak/>
        <w:t xml:space="preserve">under or over nutrition </w:t>
      </w:r>
      <w:r w:rsidR="00DA3CE1" w:rsidRPr="000646B0">
        <w:t xml:space="preserve">as it senses both the available maternal nutrients and manages the flux so that it matches the fetal growth needs. </w:t>
      </w:r>
      <w:commentRangeStart w:id="166"/>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67"/>
      <w:r w:rsidR="00DA3CE1" w:rsidRPr="000646B0">
        <w:t>respectively</w:t>
      </w:r>
      <w:commentRangeEnd w:id="167"/>
      <w:r w:rsidR="00005047">
        <w:rPr>
          <w:rStyle w:val="CommentReference"/>
        </w:rPr>
        <w:commentReference w:id="167"/>
      </w:r>
      <w:r w:rsidR="00DA3CE1" w:rsidRPr="000646B0">
        <w:t xml:space="preserve">. </w:t>
      </w:r>
      <w:commentRangeEnd w:id="166"/>
      <w:r w:rsidR="00A23798">
        <w:rPr>
          <w:rStyle w:val="CommentReference"/>
          <w:rFonts w:asciiTheme="minorHAnsi" w:eastAsiaTheme="minorHAnsi" w:hAnsiTheme="minorHAnsi" w:cstheme="minorBidi"/>
        </w:rPr>
        <w:commentReference w:id="166"/>
      </w:r>
    </w:p>
    <w:p w14:paraId="6929E6B9" w14:textId="77777777" w:rsidR="00C21CA7" w:rsidRPr="000646B0" w:rsidRDefault="00C21CA7" w:rsidP="00402F7B"/>
    <w:p w14:paraId="31221B4C" w14:textId="47661AC8"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168"/>
      <w:r w:rsidR="00D154C9">
        <w:t xml:space="preserve">relies </w:t>
      </w:r>
      <w:commentRangeEnd w:id="168"/>
      <w:r w:rsidR="00A23798">
        <w:rPr>
          <w:rStyle w:val="CommentReference"/>
          <w:rFonts w:asciiTheme="minorHAnsi" w:eastAsiaTheme="minorHAnsi" w:hAnsiTheme="minorHAnsi" w:cstheme="minorBidi"/>
        </w:rPr>
        <w:commentReference w:id="168"/>
      </w:r>
      <w:r w:rsidR="00C21CA7" w:rsidRPr="000646B0">
        <w:t>solely on circulating maternal glucose.</w:t>
      </w:r>
      <w:del w:id="169"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70" w:author="Dave Bridges" w:date="2018-02-05T17:28:00Z">
        <w:r w:rsidR="00390E85" w:rsidRPr="000646B0" w:rsidDel="00A23798">
          <w:delText xml:space="preserve">thought to be </w:delText>
        </w:r>
      </w:del>
      <w:r w:rsidR="00390E85" w:rsidRPr="000646B0">
        <w:t>essential</w:t>
      </w:r>
      <w:ins w:id="171" w:author="Dave Bridges" w:date="2018-02-05T17:28:00Z">
        <w:r w:rsidR="00A23798">
          <w:t xml:space="preserve"> only</w:t>
        </w:r>
      </w:ins>
      <w:r w:rsidR="00390E85" w:rsidRPr="000646B0">
        <w:t xml:space="preserve"> during the early stages of </w:t>
      </w:r>
      <w:commentRangeStart w:id="172"/>
      <w:r w:rsidR="00390E85" w:rsidRPr="000646B0">
        <w:t>pregnancy</w:t>
      </w:r>
      <w:commentRangeEnd w:id="172"/>
      <w:r w:rsidR="00A23798">
        <w:rPr>
          <w:rStyle w:val="CommentReference"/>
          <w:rFonts w:asciiTheme="minorHAnsi" w:eastAsiaTheme="minorHAnsi" w:hAnsiTheme="minorHAnsi" w:cstheme="minorBidi"/>
        </w:rPr>
        <w:commentReference w:id="172"/>
      </w:r>
      <w:r w:rsidR="00390E85" w:rsidRPr="000646B0">
        <w:t>, whereas GLUT1 seems to be expressed throughout gestation. The localization of the transporters is unique as GLUT</w:t>
      </w:r>
      <w:del w:id="173"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74"/>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74"/>
      <w:r w:rsidR="00A23798">
        <w:rPr>
          <w:rStyle w:val="CommentReference"/>
          <w:rFonts w:asciiTheme="minorHAnsi" w:eastAsiaTheme="minorHAnsi" w:hAnsiTheme="minorHAnsi" w:cstheme="minorBidi"/>
        </w:rPr>
        <w:commentReference w:id="174"/>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75" w:author="Dave Bridges" w:date="2018-02-05T17:29:00Z">
        <w:r w:rsidR="00A23798">
          <w:t xml:space="preserve">some </w:t>
        </w:r>
      </w:ins>
      <w:r w:rsidR="00A1359A" w:rsidRPr="000646B0">
        <w:t xml:space="preserve">evidence showing that the placenta transforms </w:t>
      </w:r>
      <w:del w:id="176"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177"/>
      <w:r w:rsidR="00A1359A" w:rsidRPr="000646B0">
        <w:t xml:space="preserve">lactate </w:t>
      </w:r>
      <w:commentRangeEnd w:id="177"/>
      <w:r w:rsidR="00A23798">
        <w:rPr>
          <w:rStyle w:val="CommentReference"/>
          <w:rFonts w:asciiTheme="minorHAnsi" w:eastAsiaTheme="minorHAnsi" w:hAnsiTheme="minorHAnsi" w:cstheme="minorBidi"/>
        </w:rPr>
        <w:commentReference w:id="177"/>
      </w:r>
      <w:r w:rsidR="00A1359A" w:rsidRPr="000646B0">
        <w:t xml:space="preserve">to </w:t>
      </w:r>
      <w:r w:rsidR="00D154C9">
        <w:t xml:space="preserve">be used as a source of </w:t>
      </w:r>
      <w:commentRangeStart w:id="178"/>
      <w:commentRangeStart w:id="179"/>
      <w:r w:rsidR="00D154C9">
        <w:t>energy</w:t>
      </w:r>
      <w:commentRangeEnd w:id="178"/>
      <w:r w:rsidR="00D154C9">
        <w:rPr>
          <w:rStyle w:val="CommentReference"/>
        </w:rPr>
        <w:commentReference w:id="178"/>
      </w:r>
      <w:commentRangeEnd w:id="179"/>
      <w:r w:rsidR="00A23798">
        <w:rPr>
          <w:rStyle w:val="CommentReference"/>
          <w:rFonts w:asciiTheme="minorHAnsi" w:eastAsiaTheme="minorHAnsi" w:hAnsiTheme="minorHAnsi" w:cstheme="minorBidi"/>
        </w:rPr>
        <w:commentReference w:id="179"/>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180"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81"/>
      <w:r w:rsidR="00562A8F" w:rsidRPr="000646B0">
        <w:t>concentration</w:t>
      </w:r>
      <w:commentRangeEnd w:id="181"/>
      <w:r w:rsidR="00A23798">
        <w:rPr>
          <w:rStyle w:val="CommentReference"/>
          <w:rFonts w:asciiTheme="minorHAnsi" w:eastAsiaTheme="minorHAnsi" w:hAnsiTheme="minorHAnsi" w:cstheme="minorBidi"/>
        </w:rPr>
        <w:commentReference w:id="181"/>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82"/>
      <w:r w:rsidRPr="000646B0">
        <w:t xml:space="preserve">maximized </w:t>
      </w:r>
      <w:commentRangeEnd w:id="182"/>
      <w:r w:rsidR="00A23798">
        <w:rPr>
          <w:rStyle w:val="CommentReference"/>
          <w:rFonts w:asciiTheme="minorHAnsi" w:eastAsiaTheme="minorHAnsi" w:hAnsiTheme="minorHAnsi" w:cstheme="minorBidi"/>
        </w:rPr>
        <w:commentReference w:id="182"/>
      </w:r>
      <w:r w:rsidRPr="000646B0">
        <w:t xml:space="preserve">during </w:t>
      </w:r>
      <w:r w:rsidR="00362F6F" w:rsidRPr="000646B0">
        <w:t>the last trimester of gestation wi</w:t>
      </w:r>
      <w:r w:rsidR="009B0BAB">
        <w:t xml:space="preserve">th </w:t>
      </w:r>
      <w:commentRangeStart w:id="183"/>
      <w:r w:rsidR="009B0BAB">
        <w:t xml:space="preserve">evidence </w:t>
      </w:r>
      <w:commentRangeEnd w:id="183"/>
      <w:r w:rsidR="00A23798">
        <w:rPr>
          <w:rStyle w:val="CommentReference"/>
          <w:rFonts w:asciiTheme="minorHAnsi" w:eastAsiaTheme="minorHAnsi" w:hAnsiTheme="minorHAnsi" w:cstheme="minorBidi"/>
        </w:rPr>
        <w:commentReference w:id="183"/>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84"/>
      <w:r w:rsidR="00105617" w:rsidRPr="000646B0">
        <w:t>passive</w:t>
      </w:r>
      <w:r w:rsidR="00FF0A16" w:rsidRPr="000646B0">
        <w:t xml:space="preserve"> </w:t>
      </w:r>
      <w:r w:rsidR="00C5320C" w:rsidRPr="000646B0">
        <w:t xml:space="preserve">diffusion </w:t>
      </w:r>
      <w:commentRangeEnd w:id="184"/>
      <w:r w:rsidR="00A23798">
        <w:rPr>
          <w:rStyle w:val="CommentReference"/>
          <w:rFonts w:asciiTheme="minorHAnsi" w:eastAsiaTheme="minorHAnsi" w:hAnsiTheme="minorHAnsi" w:cstheme="minorBidi"/>
        </w:rPr>
        <w:commentReference w:id="184"/>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85"/>
      <w:r w:rsidR="009B0BAB" w:rsidRPr="000646B0">
        <w:t>pregnancy</w:t>
      </w:r>
      <w:commentRangeEnd w:id="185"/>
      <w:r w:rsidR="00A23798">
        <w:rPr>
          <w:rStyle w:val="CommentReference"/>
          <w:rFonts w:asciiTheme="minorHAnsi" w:eastAsiaTheme="minorHAnsi" w:hAnsiTheme="minorHAnsi" w:cstheme="minorBidi"/>
        </w:rPr>
        <w:commentReference w:id="185"/>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86"/>
      <w:r w:rsidR="00D965B2" w:rsidRPr="000646B0">
        <w:t>recent review</w:t>
      </w:r>
      <w:commentRangeEnd w:id="186"/>
      <w:r w:rsidR="00A23798">
        <w:rPr>
          <w:rStyle w:val="CommentReference"/>
          <w:rFonts w:asciiTheme="minorHAnsi" w:eastAsiaTheme="minorHAnsi" w:hAnsiTheme="minorHAnsi" w:cstheme="minorBidi"/>
        </w:rPr>
        <w:commentReference w:id="186"/>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87"/>
      <w:r w:rsidR="001E6E12" w:rsidRPr="000646B0">
        <w:t>circulation</w:t>
      </w:r>
      <w:commentRangeEnd w:id="187"/>
      <w:r w:rsidR="009B0BAB">
        <w:rPr>
          <w:rStyle w:val="CommentReference"/>
        </w:rPr>
        <w:commentReference w:id="187"/>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lastRenderedPageBreak/>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188" w:author="Dave Bridges" w:date="2018-02-05T17:35:00Z">
        <w:r w:rsidR="00F13733" w:rsidRPr="000646B0" w:rsidDel="0037081A">
          <w:delText xml:space="preserve">was </w:delText>
        </w:r>
      </w:del>
      <w:ins w:id="189"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90"/>
      <w:r w:rsidR="00850B7E">
        <w:t>membrane</w:t>
      </w:r>
      <w:commentRangeEnd w:id="190"/>
      <w:r w:rsidR="00850B7E">
        <w:rPr>
          <w:rStyle w:val="CommentReference"/>
        </w:rPr>
        <w:commentReference w:id="190"/>
      </w:r>
      <w:r w:rsidR="00850B7E">
        <w:t>.</w:t>
      </w:r>
      <w:r w:rsidR="00C63CF5">
        <w:t xml:space="preserve"> </w:t>
      </w:r>
      <w:r w:rsidR="00F13733" w:rsidRPr="000646B0">
        <w:t>Vitamin B</w:t>
      </w:r>
      <w:del w:id="191" w:author="Dave Bridges" w:date="2018-02-05T17:35:00Z">
        <w:r w:rsidR="00F13733" w:rsidRPr="00826E0B" w:rsidDel="00826E0B">
          <w:rPr>
            <w:vertAlign w:val="subscript"/>
            <w:rPrChange w:id="192" w:author="Dave Bridges" w:date="2018-02-05T17:35:00Z">
              <w:rPr/>
            </w:rPrChange>
          </w:rPr>
          <w:delText xml:space="preserve"> </w:delText>
        </w:r>
      </w:del>
      <w:r w:rsidR="00F13733" w:rsidRPr="00826E0B">
        <w:rPr>
          <w:vertAlign w:val="subscript"/>
          <w:rPrChange w:id="193"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194"/>
      <w:r w:rsidR="0094515C" w:rsidRPr="000646B0">
        <w:t>haptocorrin</w:t>
      </w:r>
      <w:commentRangeEnd w:id="194"/>
      <w:r w:rsidR="00C63CF5">
        <w:rPr>
          <w:rStyle w:val="CommentReference"/>
        </w:rPr>
        <w:commentReference w:id="194"/>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195"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196" w:author="Dave Bridges" w:date="2018-02-05T17:36:00Z">
        <w:r w:rsidR="00761E68" w:rsidRPr="000646B0" w:rsidDel="00826E0B">
          <w:delText xml:space="preserve">The </w:delText>
        </w:r>
      </w:del>
      <w:ins w:id="197"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98"/>
      <w:r w:rsidR="00761E68" w:rsidRPr="000646B0">
        <w:t>well</w:t>
      </w:r>
      <w:commentRangeEnd w:id="198"/>
      <w:r w:rsidR="00761E68">
        <w:rPr>
          <w:rStyle w:val="CommentReference"/>
        </w:rPr>
        <w:commentReference w:id="198"/>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199"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00"/>
      <w:r w:rsidRPr="000646B0">
        <w:rPr>
          <w:rFonts w:eastAsiaTheme="minorHAnsi"/>
        </w:rPr>
        <w:t xml:space="preserve">SNAT2 </w:t>
      </w:r>
      <w:commentRangeEnd w:id="200"/>
      <w:r w:rsidR="00826E0B">
        <w:rPr>
          <w:rStyle w:val="CommentReference"/>
          <w:rFonts w:asciiTheme="minorHAnsi" w:eastAsiaTheme="minorHAnsi" w:hAnsiTheme="minorHAnsi" w:cstheme="minorBidi"/>
        </w:rPr>
        <w:commentReference w:id="200"/>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01"/>
      <w:r w:rsidRPr="000646B0">
        <w:rPr>
          <w:rFonts w:eastAsiaTheme="minorHAnsi"/>
        </w:rPr>
        <w:t>c</w:t>
      </w:r>
      <w:r>
        <w:t>irculation</w:t>
      </w:r>
      <w:commentRangeEnd w:id="201"/>
      <w:r>
        <w:rPr>
          <w:rStyle w:val="CommentReference"/>
        </w:rPr>
        <w:commentReference w:id="201"/>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02" w:author="Dave Bridges" w:date="2018-02-05T17:37:00Z">
        <w:r w:rsidR="00826E0B">
          <w:t xml:space="preserve">The </w:t>
        </w:r>
      </w:ins>
      <w:del w:id="203" w:author="Dave Bridges" w:date="2018-02-05T17:37:00Z">
        <w:r w:rsidR="004E4A01" w:rsidRPr="000646B0" w:rsidDel="00826E0B">
          <w:delText>C</w:delText>
        </w:r>
      </w:del>
      <w:ins w:id="204" w:author="Dave Bridges" w:date="2018-02-05T17:37:00Z">
        <w:r w:rsidR="00826E0B">
          <w:t>c</w:t>
        </w:r>
      </w:ins>
      <w:r w:rsidR="004E4A01" w:rsidRPr="000646B0">
        <w:t>alcium-sensing receptor is localized at the extracellular cytotrophoblast layer</w:t>
      </w:r>
      <w:del w:id="205" w:author="Dave Bridges" w:date="2018-02-05T17:37:00Z">
        <w:r w:rsidR="004E4A01" w:rsidRPr="000646B0" w:rsidDel="00826E0B">
          <w:delText>,</w:delText>
        </w:r>
      </w:del>
      <w:r w:rsidR="004E4A01" w:rsidRPr="000646B0">
        <w:t xml:space="preserve"> . </w:t>
      </w:r>
      <w:del w:id="206" w:author="Dave Bridges" w:date="2018-02-05T17:38:00Z">
        <w:r w:rsidR="0071063D" w:rsidRPr="000646B0" w:rsidDel="00A73206">
          <w:delText>It is determined that fetal</w:delText>
        </w:r>
      </w:del>
      <w:ins w:id="207"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 xml:space="preserve">Besides meeting fetal calcium needs, calcium plays a role in </w:t>
      </w:r>
      <w:r w:rsidR="004E4A01" w:rsidRPr="000646B0">
        <w:lastRenderedPageBreak/>
        <w:t>placental maturation, c</w:t>
      </w:r>
      <w:r w:rsidR="00545979" w:rsidRPr="000646B0">
        <w:t xml:space="preserve">ell signaling, and invasion. The exact mechanism by which calcium is transported to the fetus are not yet elucidated and can differ by mammalian </w:t>
      </w:r>
      <w:commentRangeStart w:id="208"/>
      <w:r w:rsidR="00545979" w:rsidRPr="000646B0">
        <w:t>species</w:t>
      </w:r>
      <w:commentRangeEnd w:id="208"/>
      <w:r>
        <w:rPr>
          <w:rStyle w:val="CommentReference"/>
        </w:rPr>
        <w:commentReference w:id="208"/>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09"/>
      <w:r w:rsidR="00205E20">
        <w:t>understood</w:t>
      </w:r>
      <w:commentRangeEnd w:id="209"/>
      <w:r w:rsidR="00205E20">
        <w:rPr>
          <w:rStyle w:val="CommentReference"/>
        </w:rPr>
        <w:commentReference w:id="209"/>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2A9564E1" w:rsidR="003C7543" w:rsidRPr="000646B0" w:rsidRDefault="00B70C11" w:rsidP="003C7543">
      <w:ins w:id="210" w:author="Dave Bridges" w:date="2018-02-07T19:02:00Z">
        <w:r>
          <w:t xml:space="preserve">Fetal development requires a constant supply of amino acids, particularly the </w:t>
        </w:r>
        <w:commentRangeStart w:id="211"/>
        <w:r>
          <w:t xml:space="preserve">essential </w:t>
        </w:r>
      </w:ins>
      <w:commentRangeEnd w:id="211"/>
      <w:ins w:id="212" w:author="Dave Bridges" w:date="2018-02-07T19:04:00Z">
        <w:r>
          <w:rPr>
            <w:rStyle w:val="CommentReference"/>
            <w:rFonts w:asciiTheme="minorHAnsi" w:eastAsiaTheme="minorHAnsi" w:hAnsiTheme="minorHAnsi" w:cstheme="minorBidi"/>
          </w:rPr>
          <w:commentReference w:id="211"/>
        </w:r>
      </w:ins>
      <w:ins w:id="214" w:author="Dave Bridges" w:date="2018-02-07T19:02:00Z">
        <w:r>
          <w:t xml:space="preserve">amino acids.  </w:t>
        </w:r>
      </w:ins>
      <w:ins w:id="215" w:author="Dave Bridges" w:date="2018-02-07T18:58:00Z">
        <w:r>
          <w:t>The study of a</w:t>
        </w:r>
      </w:ins>
      <w:del w:id="216" w:author="Dave Bridges" w:date="2018-02-07T18:58:00Z">
        <w:r w:rsidR="00203441" w:rsidRPr="000646B0" w:rsidDel="00B70C11">
          <w:delText>A</w:delText>
        </w:r>
      </w:del>
      <w:r w:rsidR="00203441" w:rsidRPr="000646B0">
        <w:t>mino acid transport through the placenta</w:t>
      </w:r>
      <w:ins w:id="217" w:author="Dave Bridges" w:date="2018-02-07T18:58:00Z">
        <w:r>
          <w:t xml:space="preserve"> and how it is modified by obesity</w:t>
        </w:r>
      </w:ins>
      <w:r w:rsidR="00203441" w:rsidRPr="000646B0">
        <w:t xml:space="preserve"> has </w:t>
      </w:r>
      <w:ins w:id="218" w:author="Dave Bridges" w:date="2018-02-07T18:59:00Z">
        <w:r>
          <w:t xml:space="preserve">yielded </w:t>
        </w:r>
      </w:ins>
      <w:del w:id="219" w:author="Dave Bridges" w:date="2018-02-07T18:59:00Z">
        <w:r w:rsidR="00203441" w:rsidRPr="000646B0" w:rsidDel="00B70C11">
          <w:delText xml:space="preserve">been the most </w:delText>
        </w:r>
      </w:del>
      <w:r w:rsidR="00203441" w:rsidRPr="000646B0">
        <w:t>inconsistent</w:t>
      </w:r>
      <w:ins w:id="220"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221"/>
      <w:r w:rsidR="006962C8" w:rsidRPr="000646B0">
        <w:t xml:space="preserve">activity </w:t>
      </w:r>
      <w:commentRangeEnd w:id="221"/>
      <w:r>
        <w:rPr>
          <w:rStyle w:val="CommentReference"/>
          <w:rFonts w:asciiTheme="minorHAnsi" w:eastAsiaTheme="minorHAnsi" w:hAnsiTheme="minorHAnsi" w:cstheme="minorBidi"/>
        </w:rPr>
        <w:commentReference w:id="221"/>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222"/>
      <w:r w:rsidR="006B04F4" w:rsidRPr="000646B0">
        <w:t>while</w:t>
      </w:r>
      <w:commentRangeEnd w:id="222"/>
      <w:r>
        <w:rPr>
          <w:rStyle w:val="CommentReference"/>
          <w:rFonts w:asciiTheme="minorHAnsi" w:eastAsiaTheme="minorHAnsi" w:hAnsiTheme="minorHAnsi" w:cstheme="minorBidi"/>
        </w:rPr>
        <w:commentReference w:id="222"/>
      </w:r>
      <w:r w:rsidR="006B04F4" w:rsidRPr="000646B0">
        <w:t xml:space="preserve"> a</w:t>
      </w:r>
      <w:r w:rsidR="006962C8" w:rsidRPr="000646B0">
        <w:t xml:space="preserve">mino acid transport system L </w:t>
      </w:r>
      <w:commentRangeStart w:id="223"/>
      <w:r w:rsidR="006962C8" w:rsidRPr="000646B0">
        <w:t xml:space="preserve">activity </w:t>
      </w:r>
      <w:commentRangeEnd w:id="223"/>
      <w:r>
        <w:rPr>
          <w:rStyle w:val="CommentReference"/>
          <w:rFonts w:asciiTheme="minorHAnsi" w:eastAsiaTheme="minorHAnsi" w:hAnsiTheme="minorHAnsi" w:cstheme="minorBidi"/>
        </w:rPr>
        <w:commentReference w:id="223"/>
      </w:r>
      <w:r w:rsidR="006962C8" w:rsidRPr="000646B0">
        <w:t>was not altered with maternal obesity</w:t>
      </w:r>
      <w:r w:rsidR="003C7543" w:rsidRPr="000646B0">
        <w:t xml:space="preserve">. Sex differences may appear with male offspring having increased system A </w:t>
      </w:r>
      <w:commentRangeStart w:id="224"/>
      <w:r w:rsidR="003C7543" w:rsidRPr="000646B0">
        <w:t xml:space="preserve">activity </w:t>
      </w:r>
      <w:commentRangeEnd w:id="224"/>
      <w:r>
        <w:rPr>
          <w:rStyle w:val="CommentReference"/>
          <w:rFonts w:asciiTheme="minorHAnsi" w:eastAsiaTheme="minorHAnsi" w:hAnsiTheme="minorHAnsi" w:cstheme="minorBidi"/>
        </w:rPr>
        <w:commentReference w:id="224"/>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225"/>
      <w:r w:rsidR="00AC2D83" w:rsidRPr="000646B0">
        <w:t>acids</w:t>
      </w:r>
      <w:commentRangeEnd w:id="225"/>
      <w:r>
        <w:rPr>
          <w:rStyle w:val="CommentReference"/>
          <w:rFonts w:asciiTheme="minorHAnsi" w:eastAsiaTheme="minorHAnsi" w:hAnsiTheme="minorHAnsi" w:cstheme="minorBidi"/>
        </w:rPr>
        <w:commentReference w:id="225"/>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del w:id="226" w:author="Dave Bridges" w:date="2018-02-07T19:03:00Z">
        <w:r w:rsidR="00812E51" w:rsidRPr="000646B0" w:rsidDel="00B70C11">
          <w:delText xml:space="preserve">suggests </w:delText>
        </w:r>
      </w:del>
      <w:ins w:id="227"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228"/>
      <w:r w:rsidR="00524060" w:rsidRPr="000646B0">
        <w:t>inconclusive</w:t>
      </w:r>
      <w:commentRangeEnd w:id="228"/>
      <w:r>
        <w:rPr>
          <w:rStyle w:val="CommentReference"/>
          <w:rFonts w:asciiTheme="minorHAnsi" w:eastAsiaTheme="minorHAnsi" w:hAnsiTheme="minorHAnsi" w:cstheme="minorBidi"/>
        </w:rPr>
        <w:commentReference w:id="228"/>
      </w:r>
      <w:r w:rsidR="00524060" w:rsidRPr="000646B0">
        <w:t>.</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229"/>
      <w:r w:rsidR="00AA28CC">
        <w:t xml:space="preserve">inconsistently </w:t>
      </w:r>
      <w:commentRangeEnd w:id="229"/>
      <w:r w:rsidR="00B70C11">
        <w:rPr>
          <w:rStyle w:val="CommentReference"/>
          <w:rFonts w:asciiTheme="minorHAnsi" w:eastAsiaTheme="minorHAnsi" w:hAnsiTheme="minorHAnsi" w:cstheme="minorBidi"/>
        </w:rPr>
        <w:commentReference w:id="229"/>
      </w:r>
      <w:r w:rsidR="00AA28CC">
        <w:t xml:space="preserve">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30"/>
      <w:r w:rsidR="000469A4" w:rsidRPr="000646B0">
        <w:t>membrane</w:t>
      </w:r>
      <w:commentRangeEnd w:id="230"/>
      <w:r w:rsidR="001D0421">
        <w:rPr>
          <w:rStyle w:val="CommentReference"/>
        </w:rPr>
        <w:commentReference w:id="230"/>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lastRenderedPageBreak/>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231"/>
      <w:r w:rsidR="00981B23">
        <w:t>mTORC</w:t>
      </w:r>
      <w:commentRangeEnd w:id="231"/>
      <w:r w:rsidR="00981B23">
        <w:rPr>
          <w:rStyle w:val="CommentReference"/>
        </w:rPr>
        <w:commentReference w:id="231"/>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32"/>
      <w:r w:rsidR="0043424B" w:rsidRPr="000646B0">
        <w:t>Maternal</w:t>
      </w:r>
      <w:commentRangeEnd w:id="232"/>
      <w:r w:rsidR="0041180B">
        <w:rPr>
          <w:rStyle w:val="CommentReference"/>
        </w:rPr>
        <w:commentReference w:id="232"/>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233"/>
      <w:r w:rsidR="00A35776">
        <w:t>mTORC</w:t>
      </w:r>
      <w:commentRangeEnd w:id="233"/>
      <w:r w:rsidR="00A35776">
        <w:rPr>
          <w:rStyle w:val="CommentReference"/>
        </w:rPr>
        <w:commentReference w:id="233"/>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234"/>
      <w:r w:rsidR="0050281A">
        <w:t>humans</w:t>
      </w:r>
      <w:commentRangeEnd w:id="234"/>
      <w:r w:rsidR="00AE5AE6">
        <w:rPr>
          <w:rStyle w:val="CommentReference"/>
        </w:rPr>
        <w:commentReference w:id="234"/>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lastRenderedPageBreak/>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w:t>
      </w:r>
      <w:del w:id="235" w:author="Dave Bridges" w:date="2018-02-05T17:46:00Z">
        <w:r w:rsidR="001C798D" w:rsidDel="00252207">
          <w:delText xml:space="preserve"> </w:delText>
        </w:r>
      </w:del>
      <w:r w:rsidR="001C798D">
        <w:t xml:space="preserve">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lastRenderedPageBreak/>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 xml:space="preserve">Branum AM, Kirmeyer SE &amp; Gregory ECW (2014). National Vital Statistics Reports Prepregnancy Body Mass Index by Maternal Characteristics and State: Data From the </w:t>
      </w:r>
      <w:r w:rsidR="0041189B" w:rsidRPr="000646B0">
        <w:rPr>
          <w:noProof/>
        </w:rPr>
        <w:lastRenderedPageBreak/>
        <w:t>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p>
  </w:comment>
  <w:comment w:id="90"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91" w:author="Dave Bridges" w:date="2018-02-05T17:23:00Z" w:initials="DB">
    <w:p w14:paraId="65F1ABCF" w14:textId="6EC277A8" w:rsidR="008D112C" w:rsidRDefault="008D112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92"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93"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99"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98"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100"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01" w:author="Dave Bridges" w:date="2018-02-05T14:26:00Z" w:initials="DB">
    <w:p w14:paraId="39247F41" w14:textId="5C502F83" w:rsidR="00302229" w:rsidRDefault="00302229">
      <w:pPr>
        <w:pStyle w:val="CommentText"/>
      </w:pPr>
      <w:r>
        <w:rPr>
          <w:rStyle w:val="CommentReference"/>
        </w:rPr>
        <w:annotationRef/>
      </w:r>
      <w:r>
        <w:t>ref</w:t>
      </w:r>
    </w:p>
  </w:comment>
  <w:comment w:id="102"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6"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08" w:author="Dave Bridges" w:date="2018-02-05T14:19:00Z" w:initials="DB">
    <w:p w14:paraId="4241680E" w14:textId="0EEF04CC" w:rsidR="008E6149" w:rsidRDefault="008E6149">
      <w:pPr>
        <w:pStyle w:val="CommentText"/>
      </w:pPr>
      <w:r>
        <w:rPr>
          <w:rStyle w:val="CommentReference"/>
        </w:rPr>
        <w:annotationRef/>
      </w:r>
      <w:r>
        <w:t>ref</w:t>
      </w:r>
    </w:p>
  </w:comment>
  <w:comment w:id="115" w:author="Dave Bridges" w:date="2018-02-05T14:20:00Z" w:initials="DB">
    <w:p w14:paraId="55D4D807" w14:textId="2E07311B" w:rsidR="008E6149" w:rsidRDefault="008E6149">
      <w:pPr>
        <w:pStyle w:val="CommentText"/>
      </w:pPr>
      <w:r>
        <w:rPr>
          <w:rStyle w:val="CommentReference"/>
        </w:rPr>
        <w:annotationRef/>
      </w:r>
      <w:r>
        <w:t>ref</w:t>
      </w:r>
    </w:p>
  </w:comment>
  <w:comment w:id="117"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18"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19" w:author="Dave Bridges" w:date="2018-02-05T14:28:00Z" w:initials="DB">
    <w:p w14:paraId="4C4A2EC6" w14:textId="4A10A6D0" w:rsidR="00302229" w:rsidRDefault="00302229">
      <w:pPr>
        <w:pStyle w:val="CommentText"/>
      </w:pPr>
      <w:r>
        <w:rPr>
          <w:rStyle w:val="CommentReference"/>
        </w:rPr>
        <w:annotationRef/>
      </w:r>
      <w:r>
        <w:t>Is his not shown?</w:t>
      </w:r>
    </w:p>
  </w:comment>
  <w:comment w:id="120" w:author="Dave Bridges" w:date="2018-02-05T14:28:00Z" w:initials="DB">
    <w:p w14:paraId="7BDC5F16" w14:textId="5180353F" w:rsidR="00302229" w:rsidRDefault="00302229">
      <w:pPr>
        <w:pStyle w:val="CommentText"/>
      </w:pPr>
      <w:r>
        <w:rPr>
          <w:rStyle w:val="CommentReference"/>
        </w:rPr>
        <w:annotationRef/>
      </w:r>
      <w:r>
        <w:t>How so?</w:t>
      </w:r>
    </w:p>
  </w:comment>
  <w:comment w:id="121" w:author="Dave Bridges" w:date="2018-02-05T14:28:00Z" w:initials="DB">
    <w:p w14:paraId="77996849" w14:textId="405F5245" w:rsidR="001505ED" w:rsidRDefault="001505ED">
      <w:pPr>
        <w:pStyle w:val="CommentText"/>
      </w:pPr>
      <w:r>
        <w:rPr>
          <w:rStyle w:val="CommentReference"/>
        </w:rPr>
        <w:annotationRef/>
      </w:r>
      <w:r>
        <w:t>ref</w:t>
      </w:r>
    </w:p>
  </w:comment>
  <w:comment w:id="122"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23" w:author="Dave Bridges" w:date="2018-02-05T14:28:00Z" w:initials="DB">
    <w:p w14:paraId="50FDBA68" w14:textId="0C5249FD" w:rsidR="001505ED" w:rsidRDefault="001505ED">
      <w:pPr>
        <w:pStyle w:val="CommentText"/>
      </w:pPr>
      <w:r>
        <w:rPr>
          <w:rStyle w:val="CommentReference"/>
        </w:rPr>
        <w:annotationRef/>
      </w:r>
      <w:r>
        <w:t>what would be the relevance of this?</w:t>
      </w:r>
    </w:p>
  </w:comment>
  <w:comment w:id="124"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25" w:author="Dave Bridges" w:date="2018-02-05T17:23:00Z" w:initials="DB">
    <w:p w14:paraId="708A2266" w14:textId="6098E1A4" w:rsidR="008B4DA6" w:rsidRDefault="008B4DA6">
      <w:pPr>
        <w:pStyle w:val="CommentText"/>
      </w:pPr>
      <w:r>
        <w:rPr>
          <w:rStyle w:val="CommentReference"/>
        </w:rPr>
        <w:annotationRef/>
      </w:r>
      <w:r>
        <w:t>Sure, there is no reference so I have nothing to check now.</w:t>
      </w:r>
    </w:p>
  </w:comment>
  <w:comment w:id="128" w:author="Dave Bridges" w:date="2018-02-05T17:23:00Z" w:initials="DB">
    <w:p w14:paraId="506417C6" w14:textId="77C8E1C4" w:rsidR="008B4DA6" w:rsidRDefault="008B4DA6">
      <w:pPr>
        <w:pStyle w:val="CommentText"/>
      </w:pPr>
      <w:r>
        <w:rPr>
          <w:rStyle w:val="CommentReference"/>
        </w:rPr>
        <w:annotationRef/>
      </w:r>
      <w:r>
        <w:t>This might flow better coming after they hyperinsulinmea one.</w:t>
      </w:r>
    </w:p>
  </w:comment>
  <w:comment w:id="129" w:author="Dave Bridges" w:date="2018-02-05T14:29:00Z" w:initials="DB">
    <w:p w14:paraId="33490DB7" w14:textId="579A2F67" w:rsidR="008B4DA6" w:rsidRDefault="008B4DA6">
      <w:pPr>
        <w:pStyle w:val="CommentText"/>
      </w:pPr>
      <w:r>
        <w:rPr>
          <w:rStyle w:val="CommentReference"/>
        </w:rPr>
        <w:annotationRef/>
      </w:r>
      <w:r>
        <w:t>ref</w:t>
      </w:r>
    </w:p>
  </w:comment>
  <w:comment w:id="136" w:author="Dave Bridges" w:date="2018-02-05T14:30:00Z" w:initials="DB">
    <w:p w14:paraId="77869E06" w14:textId="18994BE9" w:rsidR="008B4DA6" w:rsidRDefault="008B4DA6">
      <w:pPr>
        <w:pStyle w:val="CommentText"/>
      </w:pPr>
      <w:r>
        <w:rPr>
          <w:rStyle w:val="CommentReference"/>
        </w:rPr>
        <w:annotationRef/>
      </w:r>
      <w:r>
        <w:t>Has this been demonstrated to result in pulses of nutrient transport?</w:t>
      </w:r>
    </w:p>
  </w:comment>
  <w:comment w:id="137" w:author="Dave Bridges" w:date="2018-02-05T14:30:00Z" w:initials="DB">
    <w:p w14:paraId="4C01D70E" w14:textId="7661CE7E" w:rsidR="008B4DA6" w:rsidRDefault="008B4DA6">
      <w:pPr>
        <w:pStyle w:val="CommentText"/>
      </w:pPr>
      <w:r>
        <w:rPr>
          <w:rStyle w:val="CommentReference"/>
        </w:rPr>
        <w:annotationRef/>
      </w:r>
      <w:r>
        <w:t>What is the functional relevance of this</w:t>
      </w:r>
    </w:p>
  </w:comment>
  <w:comment w:id="138" w:author="Dave Bridges" w:date="2018-02-05T14:31:00Z" w:initials="DB">
    <w:p w14:paraId="213BB162" w14:textId="4D258141" w:rsidR="008B4DA6" w:rsidRDefault="008B4D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39" w:author="Dave Bridges" w:date="2018-02-05T17:33:00Z" w:initials="DB">
    <w:p w14:paraId="4BBDFF41" w14:textId="4BE53D89" w:rsidR="00A23798" w:rsidRDefault="00A23798">
      <w:pPr>
        <w:pStyle w:val="CommentText"/>
      </w:pPr>
      <w:r>
        <w:rPr>
          <w:rStyle w:val="CommentReference"/>
        </w:rPr>
        <w:annotationRef/>
      </w:r>
      <w:r>
        <w:t>Could this be overlayed onto the figure?</w:t>
      </w:r>
    </w:p>
  </w:comment>
  <w:comment w:id="158" w:author="Dave Bridges" w:date="2018-02-05T17:25:00Z" w:initials="DB">
    <w:p w14:paraId="65CEC3BE" w14:textId="22F8E93E" w:rsidR="00FA3282" w:rsidRDefault="00FA3282">
      <w:pPr>
        <w:pStyle w:val="CommentText"/>
      </w:pPr>
      <w:r>
        <w:rPr>
          <w:rStyle w:val="CommentReference"/>
        </w:rPr>
        <w:annotationRef/>
      </w:r>
      <w:r>
        <w:t>This seems tagged on, im not sure what you mean here.</w:t>
      </w:r>
    </w:p>
  </w:comment>
  <w:comment w:id="167"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66" w:author="Dave Bridges" w:date="2018-02-05T17:27:00Z" w:initials="DB">
    <w:p w14:paraId="4EA8FBDC" w14:textId="11D0DF01" w:rsidR="00A23798" w:rsidRDefault="00A23798">
      <w:pPr>
        <w:pStyle w:val="CommentText"/>
      </w:pPr>
      <w:r>
        <w:rPr>
          <w:rStyle w:val="CommentReference"/>
        </w:rPr>
        <w:annotationRef/>
      </w:r>
      <w:r>
        <w:t>This is confusing, im not sure what you are trying to say here.</w:t>
      </w:r>
    </w:p>
  </w:comment>
  <w:comment w:id="168" w:author="Dave Bridges" w:date="2018-02-05T17:27:00Z" w:initials="DB">
    <w:p w14:paraId="1507ED40" w14:textId="3C71686E" w:rsidR="00A23798" w:rsidRDefault="00A23798">
      <w:pPr>
        <w:pStyle w:val="CommentText"/>
      </w:pPr>
      <w:r>
        <w:rPr>
          <w:rStyle w:val="CommentReference"/>
        </w:rPr>
        <w:annotationRef/>
      </w:r>
      <w:r>
        <w:t>As in there is no gluconeogenesis, or this is the only/primary energy source</w:t>
      </w:r>
    </w:p>
  </w:comment>
  <w:comment w:id="172" w:author="Dave Bridges" w:date="2018-02-05T17:28:00Z" w:initials="DB">
    <w:p w14:paraId="2C49C2D2" w14:textId="06B73CF3" w:rsidR="00A23798" w:rsidRDefault="00A23798">
      <w:pPr>
        <w:pStyle w:val="CommentText"/>
      </w:pPr>
      <w:r>
        <w:rPr>
          <w:rStyle w:val="CommentReference"/>
        </w:rPr>
        <w:annotationRef/>
      </w:r>
      <w:r>
        <w:t>ref</w:t>
      </w:r>
    </w:p>
  </w:comment>
  <w:comment w:id="174" w:author="Dave Bridges" w:date="2018-02-05T17:29:00Z" w:initials="DB">
    <w:p w14:paraId="3EA9DF7D" w14:textId="4D83A480" w:rsidR="00A23798" w:rsidRDefault="00A23798">
      <w:pPr>
        <w:pStyle w:val="CommentText"/>
      </w:pPr>
      <w:r>
        <w:rPr>
          <w:rStyle w:val="CommentReference"/>
        </w:rPr>
        <w:annotationRef/>
      </w:r>
      <w:r>
        <w:t>If im paraphrasing correctly could this mean “this might indicate increasing control of glucose flux as pregnancy advances”</w:t>
      </w:r>
    </w:p>
  </w:comment>
  <w:comment w:id="177" w:author="Dave Bridges" w:date="2018-02-05T17:30:00Z" w:initials="DB">
    <w:p w14:paraId="331E32BD" w14:textId="3154B1C1" w:rsidR="00A23798" w:rsidRDefault="00A23798">
      <w:pPr>
        <w:pStyle w:val="CommentText"/>
      </w:pPr>
      <w:r>
        <w:rPr>
          <w:rStyle w:val="CommentReference"/>
        </w:rPr>
        <w:annotationRef/>
      </w:r>
      <w:r>
        <w:t>What proportion</w:t>
      </w:r>
    </w:p>
  </w:comment>
  <w:comment w:id="178"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79" w:author="Dave Bridges" w:date="2018-02-05T17:30:00Z" w:initials="DB">
    <w:p w14:paraId="1934040B" w14:textId="4E1A31C4" w:rsidR="00A23798" w:rsidRDefault="00A23798">
      <w:pPr>
        <w:pStyle w:val="CommentText"/>
      </w:pPr>
      <w:r>
        <w:rPr>
          <w:rStyle w:val="CommentReference"/>
        </w:rPr>
        <w:annotationRef/>
      </w:r>
      <w:r>
        <w:t>ref</w:t>
      </w:r>
    </w:p>
  </w:comment>
  <w:comment w:id="181" w:author="Dave Bridges" w:date="2018-02-05T17:31:00Z" w:initials="DB">
    <w:p w14:paraId="1F7E785F" w14:textId="15C6D629" w:rsidR="00A23798" w:rsidRDefault="00A23798">
      <w:pPr>
        <w:pStyle w:val="CommentText"/>
      </w:pPr>
      <w:r>
        <w:rPr>
          <w:rStyle w:val="CommentReference"/>
        </w:rPr>
        <w:annotationRef/>
      </w:r>
      <w:r>
        <w:t>earlier you talked a lot about A system transporters, where are those here?</w:t>
      </w:r>
    </w:p>
  </w:comment>
  <w:comment w:id="182" w:author="Dave Bridges" w:date="2018-02-05T17:31:00Z" w:initials="DB">
    <w:p w14:paraId="0812A3A3" w14:textId="5F453164" w:rsidR="00A23798" w:rsidRDefault="00A23798">
      <w:pPr>
        <w:pStyle w:val="CommentText"/>
      </w:pPr>
      <w:r>
        <w:rPr>
          <w:rStyle w:val="CommentReference"/>
        </w:rPr>
        <w:annotationRef/>
      </w:r>
      <w:r>
        <w:t>Does this mean that flux is highest, or it is at maximum capacity?</w:t>
      </w:r>
    </w:p>
  </w:comment>
  <w:comment w:id="183" w:author="Dave Bridges" w:date="2018-02-05T17:31:00Z" w:initials="DB">
    <w:p w14:paraId="7C84C2DC" w14:textId="02797572" w:rsidR="00A23798" w:rsidRDefault="00A23798">
      <w:pPr>
        <w:pStyle w:val="CommentText"/>
      </w:pPr>
      <w:r>
        <w:rPr>
          <w:rStyle w:val="CommentReference"/>
        </w:rPr>
        <w:annotationRef/>
      </w:r>
      <w:r>
        <w:t>What evidence?</w:t>
      </w:r>
    </w:p>
  </w:comment>
  <w:comment w:id="184" w:author="Dave Bridges" w:date="2018-02-05T17:32:00Z" w:initials="DB">
    <w:p w14:paraId="089B4027" w14:textId="46D2AB21" w:rsidR="00A23798" w:rsidRDefault="00A23798">
      <w:pPr>
        <w:pStyle w:val="CommentText"/>
      </w:pPr>
      <w:r>
        <w:rPr>
          <w:rStyle w:val="CommentReference"/>
        </w:rPr>
        <w:annotationRef/>
      </w:r>
      <w:r>
        <w:t>Im not sure I know of any active transport mechanisms of fatty acids.  Not that they don’t exist I just cant think of any.</w:t>
      </w:r>
    </w:p>
  </w:comment>
  <w:comment w:id="185" w:author="Dave Bridges" w:date="2018-02-05T17:33:00Z" w:initials="DB">
    <w:p w14:paraId="68BFD62A" w14:textId="0A5721F2" w:rsidR="00A23798" w:rsidRDefault="00A23798">
      <w:pPr>
        <w:pStyle w:val="CommentText"/>
      </w:pPr>
      <w:r>
        <w:rPr>
          <w:rStyle w:val="CommentReference"/>
        </w:rPr>
        <w:annotationRef/>
      </w:r>
      <w:r>
        <w:t>ref</w:t>
      </w:r>
    </w:p>
  </w:comment>
  <w:comment w:id="186" w:author="Dave Bridges" w:date="2018-02-05T17:32:00Z" w:initials="DB">
    <w:p w14:paraId="1AFBE0A4" w14:textId="44C23032" w:rsidR="00A23798" w:rsidRDefault="00A23798">
      <w:pPr>
        <w:pStyle w:val="CommentText"/>
      </w:pPr>
      <w:r>
        <w:rPr>
          <w:rStyle w:val="CommentReference"/>
        </w:rPr>
        <w:annotationRef/>
      </w:r>
      <w:r>
        <w:t xml:space="preserve">This is a recent review!  </w:t>
      </w:r>
    </w:p>
  </w:comment>
  <w:comment w:id="187"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FF72C3"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90"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194"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198"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200" w:author="Dave Bridges" w:date="2018-02-05T17:37:00Z" w:initials="DB">
    <w:p w14:paraId="0929FD55" w14:textId="5C92F80C" w:rsidR="00826E0B" w:rsidRDefault="00826E0B">
      <w:pPr>
        <w:pStyle w:val="CommentText"/>
      </w:pPr>
      <w:r>
        <w:rPr>
          <w:rStyle w:val="CommentReference"/>
        </w:rPr>
        <w:annotationRef/>
      </w:r>
      <w:r>
        <w:t>Is this part of system A?</w:t>
      </w:r>
    </w:p>
  </w:comment>
  <w:comment w:id="201"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208"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209"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11" w:author="Dave Bridges" w:date="2018-02-07T19:04:00Z" w:initials="DB">
    <w:p w14:paraId="7514C059" w14:textId="2E5944FC" w:rsidR="00B70C11" w:rsidRDefault="00B70C11">
      <w:pPr>
        <w:pStyle w:val="CommentText"/>
      </w:pPr>
      <w:r>
        <w:rPr>
          <w:rStyle w:val="CommentReference"/>
        </w:rPr>
        <w:annotationRef/>
      </w:r>
      <w:r>
        <w:t>Can the pancreas convert glucose to NEAA in appreciable amounts?</w:t>
      </w:r>
      <w:bookmarkStart w:id="213" w:name="_GoBack"/>
      <w:bookmarkEnd w:id="213"/>
    </w:p>
  </w:comment>
  <w:comment w:id="221" w:author="Dave Bridges" w:date="2018-02-07T18:59:00Z" w:initials="DB">
    <w:p w14:paraId="3D527B8F" w14:textId="6E0CE8A7" w:rsidR="00B70C11" w:rsidRDefault="00B70C11">
      <w:pPr>
        <w:pStyle w:val="CommentText"/>
      </w:pPr>
      <w:r>
        <w:rPr>
          <w:rStyle w:val="CommentReference"/>
        </w:rPr>
        <w:annotationRef/>
      </w:r>
      <w:r>
        <w:t>Was this measured?</w:t>
      </w:r>
    </w:p>
  </w:comment>
  <w:comment w:id="222" w:author="Dave Bridges" w:date="2018-02-07T19:01:00Z" w:initials="DB">
    <w:p w14:paraId="0046516C" w14:textId="53F5E2A6" w:rsidR="00B70C11" w:rsidRDefault="00B70C11">
      <w:pPr>
        <w:pStyle w:val="CommentText"/>
      </w:pPr>
      <w:r>
        <w:rPr>
          <w:rStyle w:val="CommentReference"/>
        </w:rPr>
        <w:annotationRef/>
      </w:r>
      <w:r>
        <w:t>Which amino acids</w:t>
      </w:r>
    </w:p>
  </w:comment>
  <w:comment w:id="223" w:author="Dave Bridges" w:date="2018-02-07T19:02:00Z" w:initials="DB">
    <w:p w14:paraId="1B04DB1D" w14:textId="256C9E3A" w:rsidR="00B70C11" w:rsidRDefault="00B70C11">
      <w:pPr>
        <w:pStyle w:val="CommentText"/>
      </w:pPr>
      <w:r>
        <w:rPr>
          <w:rStyle w:val="CommentReference"/>
        </w:rPr>
        <w:annotationRef/>
      </w:r>
      <w:r>
        <w:t>Activity or transcript levels</w:t>
      </w:r>
    </w:p>
  </w:comment>
  <w:comment w:id="224" w:author="Dave Bridges" w:date="2018-02-07T19:02:00Z" w:initials="DB">
    <w:p w14:paraId="52FED14A" w14:textId="7B17CE31" w:rsidR="00B70C11" w:rsidRDefault="00B70C11">
      <w:pPr>
        <w:pStyle w:val="CommentText"/>
      </w:pPr>
      <w:r>
        <w:rPr>
          <w:rStyle w:val="CommentReference"/>
        </w:rPr>
        <w:annotationRef/>
      </w:r>
      <w:r>
        <w:t>Same point, only should be able to say activity if its measured biochemically</w:t>
      </w:r>
    </w:p>
  </w:comment>
  <w:comment w:id="225" w:author="Dave Bridges" w:date="2018-02-07T19:02:00Z" w:initials="DB">
    <w:p w14:paraId="5B4E1DD1" w14:textId="0A85F026" w:rsidR="00B70C11" w:rsidRDefault="00B70C11">
      <w:pPr>
        <w:pStyle w:val="CommentText"/>
      </w:pPr>
      <w:r>
        <w:rPr>
          <w:rStyle w:val="CommentReference"/>
        </w:rPr>
        <w:annotationRef/>
      </w:r>
      <w:r>
        <w:t>ref</w:t>
      </w:r>
    </w:p>
  </w:comment>
  <w:comment w:id="228" w:author="Dave Bridges" w:date="2018-02-07T19:03:00Z" w:initials="DB">
    <w:p w14:paraId="404BE2CE" w14:textId="1728C420" w:rsidR="00B70C11" w:rsidRDefault="00B70C11">
      <w:pPr>
        <w:pStyle w:val="CommentText"/>
      </w:pPr>
      <w:r>
        <w:rPr>
          <w:rStyle w:val="CommentReference"/>
        </w:rPr>
        <w:annotationRef/>
      </w:r>
      <w:r>
        <w:t>part of what we have to do here is to make sense of this.</w:t>
      </w:r>
    </w:p>
  </w:comment>
  <w:comment w:id="229" w:author="Dave Bridges" w:date="2018-02-07T19:03:00Z" w:initials="DB">
    <w:p w14:paraId="11F8BFFE" w14:textId="1E81CFFC" w:rsidR="00B70C11" w:rsidRDefault="00B70C11">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230"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231"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32"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233"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234"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46161F" w14:textId="77777777" w:rsidR="00FF72C3" w:rsidRDefault="00FF72C3" w:rsidP="00EB23A7">
      <w:r>
        <w:separator/>
      </w:r>
    </w:p>
  </w:endnote>
  <w:endnote w:type="continuationSeparator" w:id="0">
    <w:p w14:paraId="5E4BE2F6" w14:textId="77777777" w:rsidR="00FF72C3" w:rsidRDefault="00FF72C3"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FCB18" w14:textId="77777777" w:rsidR="00FF72C3" w:rsidRDefault="00FF72C3" w:rsidP="00EB23A7">
      <w:r>
        <w:separator/>
      </w:r>
    </w:p>
  </w:footnote>
  <w:footnote w:type="continuationSeparator" w:id="0">
    <w:p w14:paraId="654E7134" w14:textId="77777777" w:rsidR="00FF72C3" w:rsidRDefault="00FF72C3"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2207"/>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6E0B"/>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2C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09E427A-D046-F945-99B9-CA249018D6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TotalTime>
  <Pages>13</Pages>
  <Words>11221</Words>
  <Characters>6396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79</cp:revision>
  <cp:lastPrinted>2018-01-29T01:21:00Z</cp:lastPrinted>
  <dcterms:created xsi:type="dcterms:W3CDTF">2017-12-19T21:59:00Z</dcterms:created>
  <dcterms:modified xsi:type="dcterms:W3CDTF">2018-02-0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